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596552" w:rsidRDefault="007B5320" w:rsidP="007A6B12">
      <w:r>
        <w:t>A fundamental trade-off faced by all organisms is how to partition available energy into growth versus reproduction</w:t>
      </w:r>
      <w:r w:rsidR="008A4174">
        <w:t xml:space="preserve"> </w:t>
      </w:r>
      <w:r w:rsidR="008A4174">
        <w:fldChar w:fldCharType="begin"/>
      </w:r>
      <w:r w:rsidR="00F73634">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F73634" w:rsidRPr="00F73634">
        <w:rPr>
          <w:rFonts w:ascii="Calibri" w:hAnsi="Calibri" w:cs="Times New Roman"/>
          <w:szCs w:val="24"/>
        </w:rPr>
        <w:t xml:space="preserve">(Obeso 2002; 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05; Weiner </w:t>
      </w:r>
      <w:r w:rsidR="00F73634" w:rsidRPr="00F73634">
        <w:rPr>
          <w:rFonts w:ascii="Calibri" w:hAnsi="Calibri" w:cs="Times New Roman"/>
          <w:i/>
          <w:iCs/>
          <w:szCs w:val="24"/>
        </w:rPr>
        <w:t>et al.</w:t>
      </w:r>
      <w:r w:rsidR="00F73634" w:rsidRPr="00F73634">
        <w:rPr>
          <w:rFonts w:ascii="Calibri" w:hAnsi="Calibri" w:cs="Times New Roman"/>
          <w:szCs w:val="24"/>
        </w:rPr>
        <w:t xml:space="preserve"> 2009; Wenk &amp; Falster 2015)</w:t>
      </w:r>
      <w:r w:rsidR="008A4174">
        <w:fldChar w:fldCharType="end"/>
      </w:r>
      <w:r>
        <w:t xml:space="preserve">. </w:t>
      </w:r>
      <w:r w:rsidR="008A4174">
        <w:t>G</w:t>
      </w:r>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w:t>
      </w:r>
      <w:r w:rsidR="00F73634">
        <w:t xml:space="preserve"> </w:t>
      </w:r>
      <w:r w:rsidR="00F73634">
        <w:fldChar w:fldCharType="begin"/>
      </w:r>
      <w:r w:rsidR="00F73634">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00F73634">
        <w:fldChar w:fldCharType="separate"/>
      </w:r>
      <w:r w:rsidR="00F73634" w:rsidRPr="00F73634">
        <w:rPr>
          <w:rFonts w:ascii="Calibri" w:hAnsi="Calibri" w:cs="Times New Roman"/>
          <w:szCs w:val="24"/>
        </w:rPr>
        <w:t xml:space="preserve">(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10)</w:t>
      </w:r>
      <w:r w:rsidR="00F73634">
        <w:fldChar w:fldCharType="end"/>
      </w:r>
      <w:r w:rsidR="00D05870">
        <w:t>. In contrast, reproductive production directly</w:t>
      </w:r>
      <w:r w:rsidR="00A14E06">
        <w:t xml:space="preserve"> and immediately</w:t>
      </w:r>
      <w:r w:rsidR="00D05870">
        <w:t xml:space="preserve"> increases fitness through seed production. </w:t>
      </w:r>
      <w:r w:rsidR="00FB42A7">
        <w:t xml:space="preserve">Early </w:t>
      </w:r>
      <w:r w:rsidR="00E401CD">
        <w:t xml:space="preserve">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w:t>
      </w:r>
      <w:r w:rsidR="00FB42A7">
        <w:t>. However,</w:t>
      </w:r>
      <w:r w:rsidR="00FB42A7" w:rsidRPr="00FB42A7">
        <w:t xml:space="preserve"> </w:t>
      </w:r>
      <w:r w:rsidR="00FB42A7">
        <w:t xml:space="preserve">perennial plants, excepting a small number of specialized species </w:t>
      </w:r>
      <w:r w:rsidR="00FB42A7">
        <w:fldChar w:fldCharType="begin"/>
      </w:r>
      <w:r w:rsidR="00FB42A7">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FB42A7">
        <w:fldChar w:fldCharType="separate"/>
      </w:r>
      <w:r w:rsidR="00FB42A7" w:rsidRPr="0071474E">
        <w:rPr>
          <w:rFonts w:ascii="Calibri" w:hAnsi="Calibri"/>
        </w:rPr>
        <w:t>(Young 2010; Thomas 2011)</w:t>
      </w:r>
      <w:r w:rsidR="00FB42A7">
        <w:fldChar w:fldCharType="end"/>
      </w:r>
      <w:r w:rsidR="00FB42A7">
        <w:t xml:space="preserve">, </w:t>
      </w:r>
      <w:r w:rsidR="007A6B12">
        <w:t>exhibit a more nuanced transition of resources from growth to reproduction and have many years of simultaneous growth and reproduction</w:t>
      </w:r>
      <w:r w:rsidR="00A14E06">
        <w:t xml:space="preserve">, </w:t>
      </w:r>
      <w:r w:rsidR="00FB42A7">
        <w:t xml:space="preserve">termed </w:t>
      </w:r>
      <w:r w:rsidR="00A14E06">
        <w:t xml:space="preserve">an iteroparous life history strategy. Moreover, </w:t>
      </w:r>
      <w:r w:rsidR="00FB42A7">
        <w:t xml:space="preserve">they </w:t>
      </w:r>
      <w:r w:rsidR="0071474E">
        <w:t xml:space="preserve">are </w:t>
      </w:r>
      <w:r w:rsidR="00547A4A">
        <w:t xml:space="preserve">considered to </w:t>
      </w:r>
      <w:r w:rsidR="00A14E06">
        <w:t>display indeterminate growth, continuing to increase in size until death.</w:t>
      </w:r>
      <w:r w:rsidR="000C3A09" w:rsidRPr="000C3A09">
        <w:t xml:space="preserve"> </w:t>
      </w:r>
    </w:p>
    <w:p w:rsidR="0071474E" w:rsidRDefault="00D456E0" w:rsidP="0071474E">
      <w:r>
        <w:t xml:space="preserve">Quantifying the lifetime pattern of relative investment in vegetative versus reproductive tissues is a prerequisite to diverse research questions including parameterizing growth models, modelling global energy sinks, and describing what tissue types are present to consumers and decomposers within an ecosystem. Despite the obvious importance of </w:t>
      </w:r>
      <w:r w:rsidR="00FB42A7">
        <w:t>investment patterns</w:t>
      </w:r>
      <w:r>
        <w:t xml:space="preserve">, there </w:t>
      </w:r>
      <w:r w:rsidR="00B26B66">
        <w:t xml:space="preserve">are </w:t>
      </w:r>
      <w:r>
        <w:t xml:space="preserve">a quite limited number of species for which </w:t>
      </w:r>
      <w:r w:rsidR="00FB42A7">
        <w:t xml:space="preserve">we know the </w:t>
      </w:r>
      <w:r>
        <w:t>lifetime energy allocation to reproductive versus vegetative tissues (reviewed in Weiner 2009, Wenk &amp; Falster 2015) and no community-level studies exist.</w:t>
      </w:r>
      <w:r w:rsidR="00596552">
        <w:t xml:space="preserve"> </w:t>
      </w:r>
      <w:r w:rsidR="00E42E8B">
        <w:t xml:space="preserve">Moreover, </w:t>
      </w:r>
      <w:r w:rsidR="0090272C">
        <w:t xml:space="preserve">the studies that do exist </w:t>
      </w:r>
      <w:r w:rsidR="00E42E8B">
        <w:t xml:space="preserve">differ in how energy allocation to vegetative and reproductive tissues is calculated, potentially leading to quite disparate values for tissue investment. </w:t>
      </w:r>
      <w:r w:rsidR="00341F32">
        <w:t xml:space="preserve">As a result of the paucity of data it is difficult to identify if there are trends in </w:t>
      </w:r>
      <w:r w:rsidR="002552CA">
        <w:t>how the</w:t>
      </w:r>
      <w:r w:rsidR="00341F32">
        <w:t xml:space="preserve"> relative investment to different tissue types </w:t>
      </w:r>
      <w:r w:rsidR="002552CA">
        <w:t xml:space="preserve">shifts </w:t>
      </w:r>
      <w:r w:rsidR="00341F32">
        <w:t>across species with different functional traits or within individuals as they grow and age.</w:t>
      </w:r>
    </w:p>
    <w:p w:rsidR="00341F32" w:rsidRDefault="00502BAB" w:rsidP="00ED6D6E">
      <w:r>
        <w:t>In both empirical datasets and theoretical work, t</w:t>
      </w:r>
      <w:r w:rsidR="003E06B6">
        <w:t xml:space="preserve">he growth-reproduction trade-off </w:t>
      </w:r>
      <w:r w:rsidR="00547A4A">
        <w:t xml:space="preserve">is </w:t>
      </w:r>
      <w:r>
        <w:t xml:space="preserve">most frequently </w:t>
      </w:r>
      <w:r w:rsidR="003E06B6">
        <w:t>quantified as r</w:t>
      </w:r>
      <w:r w:rsidR="0017621A">
        <w:t>eproductive allocation (RA)</w:t>
      </w:r>
      <w:r w:rsidR="003E06B6">
        <w:t xml:space="preserve">, </w:t>
      </w:r>
      <w:r w:rsidR="0017621A">
        <w:t>the proportion of surplus energy that is invested in reproduction (versus growth, storage, and defence) in a given year</w:t>
      </w:r>
      <w:r w:rsidR="00547A4A">
        <w:t xml:space="preserve"> </w:t>
      </w:r>
      <w:r w:rsidR="00F37ECE">
        <w:fldChar w:fldCharType="begin"/>
      </w:r>
      <w:r w:rsidR="00F37ECE">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00F37ECE">
        <w:fldChar w:fldCharType="separate"/>
      </w:r>
      <w:r w:rsidR="00F37ECE" w:rsidRPr="00F37ECE">
        <w:rPr>
          <w:rFonts w:ascii="Calibri" w:hAnsi="Calibri" w:cs="Times New Roman"/>
          <w:szCs w:val="24"/>
        </w:rPr>
        <w:t>(Thornley 1972; de Wit 1978; Kozlowski 1992; Mäkelä 1997)</w:t>
      </w:r>
      <w:r w:rsidR="00F37ECE">
        <w:fldChar w:fldCharType="end"/>
      </w:r>
      <w:r w:rsidR="003E06B6">
        <w:t xml:space="preserve">. </w:t>
      </w:r>
      <w:r w:rsidR="003E06B6" w:rsidRPr="003E06B6">
        <w:rPr>
          <w:i/>
        </w:rPr>
        <w:t>S</w:t>
      </w:r>
      <w:r w:rsidR="0017621A">
        <w:rPr>
          <w:i/>
        </w:rPr>
        <w:t>urplus energy</w:t>
      </w:r>
      <w:r w:rsidR="0017621A">
        <w:t xml:space="preserve"> is defined as the energy remaining</w:t>
      </w:r>
      <w:r w:rsidR="00A054A1">
        <w:t xml:space="preserve"> after </w:t>
      </w:r>
      <w:r>
        <w:t xml:space="preserve">so-called maintenance costs, the energy </w:t>
      </w:r>
      <w:r w:rsidR="00FB42A7">
        <w:t xml:space="preserve">diverted </w:t>
      </w:r>
      <w:r>
        <w:t xml:space="preserve">to replace </w:t>
      </w:r>
      <w:r w:rsidR="00A054A1">
        <w:t xml:space="preserve">shed </w:t>
      </w:r>
      <w:r w:rsidR="00ED6D6E">
        <w:t xml:space="preserve">vegetative </w:t>
      </w:r>
      <w:r w:rsidR="00A054A1">
        <w:t>tissues</w:t>
      </w:r>
      <w:r w:rsidR="0017621A">
        <w:t xml:space="preserve">. </w:t>
      </w:r>
      <w:r w:rsidR="007A257F">
        <w:t xml:space="preserve"> </w:t>
      </w:r>
      <w:r w:rsidR="00341F32">
        <w:t xml:space="preserve">Calculating </w:t>
      </w:r>
      <w:r>
        <w:t xml:space="preserve">RA </w:t>
      </w:r>
      <w:r w:rsidR="00341F32">
        <w:t xml:space="preserve">as a proportion of surplus energy </w:t>
      </w:r>
      <w:r>
        <w:t>makes the implicit assumption that a plant is first investing energy to maintain its current size and then divvying the remaining energy into fractions allocated to growth versus increase</w:t>
      </w:r>
      <w:r w:rsidR="00FB42A7">
        <w:t>d</w:t>
      </w:r>
      <w:r>
        <w:t xml:space="preserve"> vegetative size. </w:t>
      </w:r>
    </w:p>
    <w:p w:rsidR="00341F32" w:rsidRDefault="00ED6D6E" w:rsidP="00341F32">
      <w:r>
        <w:t>A lifetime plot of RA, termed a RA schedule, summarizes the growth-reproduction trade-off as a species grows and ages, showing how the outcome of the trade-off shifts with plant size</w:t>
      </w:r>
      <w:r w:rsidR="002552CA">
        <w:t xml:space="preserve"> or age</w:t>
      </w:r>
      <w:r>
        <w:t>. RA schedules vary notably in shape across species, with some species displaying a distinct asymptotic maximum RA value and others continuing to increase gradually in RA until death. A few species display declining RA schedules, with a decrease in RA among the oldest plants, interpreted as a mechanism for older plants to survive until their habitat becomes more favourable for high reproductive production and growth (refs###). In contrast to these graded RA schedules, b</w:t>
      </w:r>
      <w:r w:rsidR="00351D46">
        <w:t>i</w:t>
      </w:r>
      <w:r>
        <w:t xml:space="preserve">g-bang </w:t>
      </w:r>
      <w:r>
        <w:lastRenderedPageBreak/>
        <w:t xml:space="preserve">species display a sudden year-upon-year transition from investing all surplus energy in growth to reproduction, followed by death within months to a few years. </w:t>
      </w:r>
      <w:r w:rsidR="00BB50BC">
        <w:t xml:space="preserve">For all curves, as RA approaches 1, growth </w:t>
      </w:r>
      <w:r w:rsidR="0090272C">
        <w:t xml:space="preserve">to increase size </w:t>
      </w:r>
      <w:r w:rsidR="00BB50BC">
        <w:t>effectively ceases – the plant is continuing to invest sufficient energy in vegetative tissues to maintain its current stature and leaf area, but not to increase them.</w:t>
      </w:r>
      <w:r w:rsidR="00341F32">
        <w:t xml:space="preserve"> Reproductive investment can also be summarized by reproductive value (RV) curves that plot total yearly reproductiv</w:t>
      </w:r>
      <w:r w:rsidR="0090272C">
        <w:t>e investment against plant size</w:t>
      </w:r>
      <w:r w:rsidR="00341F32">
        <w:t xml:space="preserve"> and show</w:t>
      </w:r>
      <w:r w:rsidR="0090272C">
        <w:t>,</w:t>
      </w:r>
      <w:r w:rsidR="00341F32">
        <w:t xml:space="preserve"> for most perennial species, </w:t>
      </w:r>
      <w:r w:rsidR="0090272C">
        <w:t xml:space="preserve">that </w:t>
      </w:r>
      <w:r w:rsidR="00341F32">
        <w:t xml:space="preserve">reproductive investment increases with plant size, </w:t>
      </w:r>
      <w:proofErr w:type="spellStart"/>
      <w:r w:rsidR="00341F32">
        <w:t>asymptoting</w:t>
      </w:r>
      <w:proofErr w:type="spellEnd"/>
      <w:r w:rsidR="00341F32">
        <w:t xml:space="preserve"> as plant’s age </w:t>
      </w:r>
      <w:r w:rsidR="00341F32">
        <w:fldChar w:fldCharType="begin"/>
      </w:r>
      <w:r w:rsidR="00341F32">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00341F32">
        <w:fldChar w:fldCharType="separate"/>
      </w:r>
      <w:r w:rsidR="00341F32" w:rsidRPr="00341F32">
        <w:rPr>
          <w:rFonts w:ascii="Calibri" w:hAnsi="Calibri" w:cs="Times New Roman"/>
          <w:szCs w:val="24"/>
        </w:rPr>
        <w:t xml:space="preserve">(Weiner </w:t>
      </w:r>
      <w:r w:rsidR="00341F32" w:rsidRPr="00341F32">
        <w:rPr>
          <w:rFonts w:ascii="Calibri" w:hAnsi="Calibri" w:cs="Times New Roman"/>
          <w:i/>
          <w:iCs/>
          <w:szCs w:val="24"/>
        </w:rPr>
        <w:t>et al.</w:t>
      </w:r>
      <w:r w:rsidR="00341F32" w:rsidRPr="00341F32">
        <w:rPr>
          <w:rFonts w:ascii="Calibri" w:hAnsi="Calibri" w:cs="Times New Roman"/>
          <w:szCs w:val="24"/>
        </w:rPr>
        <w:t xml:space="preserve"> 2009)</w:t>
      </w:r>
      <w:r w:rsidR="00341F32">
        <w:fldChar w:fldCharType="end"/>
      </w:r>
      <w:r w:rsidR="00341F32">
        <w:t>.</w:t>
      </w:r>
      <w:r w:rsidR="002552CA">
        <w:t xml:space="preserve"> RV curves do not however depict the growth-reproduction trade-off, for they consider a plant’s size not vegetative growth.</w:t>
      </w:r>
    </w:p>
    <w:p w:rsidR="00AC7281" w:rsidRDefault="00AC7281" w:rsidP="00AC7281">
      <w:r>
        <w:t xml:space="preserve">Optimal energy models have explored what factors lead to various graded RA schedules, showing that a gradual shift in resources from growth to reproduction is expected if environmental conditions are stochastic </w:t>
      </w:r>
      <w:r w:rsidRPr="0080171E">
        <w:rPr>
          <w:rFonts w:cs="Times New Roman"/>
        </w:rPr>
        <w:fldChar w:fldCharType="begin"/>
      </w:r>
      <w:r>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80171E">
        <w:rPr>
          <w:rFonts w:cs="Times New Roman"/>
        </w:rPr>
        <w:fldChar w:fldCharType="separate"/>
      </w:r>
      <w:r w:rsidRPr="003F6E27">
        <w:rPr>
          <w:rFonts w:hAnsi="Times New Roman" w:cs="Times New Roman"/>
        </w:rPr>
        <w:t>(King &amp; Roughgarden 1982)</w:t>
      </w:r>
      <w:r w:rsidRPr="0080171E">
        <w:rPr>
          <w:rFonts w:cs="Times New Roman"/>
        </w:rPr>
        <w:fldChar w:fldCharType="end"/>
      </w:r>
      <w:r>
        <w:rPr>
          <w:rFonts w:cs="Times New Roman"/>
        </w:rPr>
        <w:t xml:space="preserve"> or if </w:t>
      </w:r>
      <w:r>
        <w:t xml:space="preserve">the outcome of the growth-reproduction trade-off shifts with a factor that changes across individuals of different age, size, or other variable </w:t>
      </w:r>
      <w:r>
        <w:fldChar w:fldCharType="begin"/>
      </w:r>
      <w:r>
        <w:instrText xml:space="preserve"> ADDIN ZOTERO_ITEM CSL_CITATION {"citationID":"91JOzALo","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8A4174">
        <w:rPr>
          <w:rFonts w:ascii="Calibri" w:hAnsi="Calibri"/>
        </w:rPr>
        <w:t>(Wenk &amp; Falster 2015)</w:t>
      </w:r>
      <w:r>
        <w:fldChar w:fldCharType="end"/>
      </w:r>
      <w:r w:rsidR="00341F32">
        <w:t>,###refs</w:t>
      </w:r>
      <w:r>
        <w:t>. For instance, if mortality declines with size or size, it is optimal for individuals to invest more modestly in both growth and reproduction across multiple years (###). Declining photosynthetic rates with plant age (###), not being deciduous</w:t>
      </w:r>
      <w:r w:rsidR="00341F32">
        <w:t xml:space="preserve"> (refs###)</w:t>
      </w:r>
      <w:r>
        <w:t>, and relative declines in seed production at higher rates of reproductive investment</w:t>
      </w:r>
      <w:r w:rsidR="00341F32">
        <w:t xml:space="preserve"> </w:t>
      </w:r>
      <w:r w:rsidR="00341F32">
        <w:fldChar w:fldCharType="begin"/>
      </w:r>
      <w:r w:rsidR="00341F32">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fldChar w:fldCharType="separate"/>
      </w:r>
      <w:r w:rsidR="00341F32" w:rsidRPr="00341F32">
        <w:rPr>
          <w:rFonts w:ascii="Calibri" w:hAnsi="Calibri"/>
        </w:rPr>
        <w:t>(Miller, Tenhumberg &amp; Louda 2008)</w:t>
      </w:r>
      <w:r w:rsidR="00341F32">
        <w:fldChar w:fldCharType="end"/>
      </w:r>
      <w:r>
        <w:t xml:space="preserve"> have also been investigated as factors leading to simultaneous investment in growth and reproduction across multiple growing seasons. These theoretical explorations </w:t>
      </w:r>
      <w:r w:rsidR="0019366B">
        <w:t>indicate</w:t>
      </w:r>
      <w:r>
        <w:t xml:space="preserve"> that the shape of the RA schedule, age at reproductive maturity and the maximum RA achieved reflect species</w:t>
      </w:r>
      <w:r w:rsidR="0019366B">
        <w:t>’</w:t>
      </w:r>
      <w:r>
        <w:t xml:space="preserve"> life history strategies </w:t>
      </w:r>
      <w:r w:rsidR="0019366B">
        <w:t xml:space="preserve">(e.g. mortality, seed production) </w:t>
      </w:r>
      <w:r>
        <w:t xml:space="preserve">and </w:t>
      </w:r>
      <w:r w:rsidR="0019366B">
        <w:t xml:space="preserve">key </w:t>
      </w:r>
      <w:r>
        <w:t>functional trait values</w:t>
      </w:r>
      <w:r w:rsidR="0019366B">
        <w:t xml:space="preserve"> (e.g.</w:t>
      </w:r>
      <w:r>
        <w:t xml:space="preserve"> leaf lifespan, </w:t>
      </w:r>
      <w:r w:rsidR="0019366B">
        <w:t>photosynthetic capacity, height, seed size)</w:t>
      </w:r>
    </w:p>
    <w:p w:rsidR="006C65C4" w:rsidRDefault="0019366B" w:rsidP="00FD5BB5">
      <w:r>
        <w:t>M</w:t>
      </w:r>
      <w:r w:rsidR="00BC6580">
        <w:t xml:space="preserve">odels have shown that RA is a sound way to illustrate the growth-reproduction trade-off, but </w:t>
      </w:r>
      <w:r w:rsidR="002552CA">
        <w:t xml:space="preserve">they do not consider </w:t>
      </w:r>
      <w:r w:rsidR="00BC6580">
        <w:t xml:space="preserve">how </w:t>
      </w:r>
      <w:r w:rsidR="002552CA">
        <w:t xml:space="preserve">the </w:t>
      </w:r>
      <w:r w:rsidR="00A340BD">
        <w:t>proportion of energy dedicated to tissue replacement versus surplus energy shifts</w:t>
      </w:r>
      <w:r w:rsidR="00BC6580">
        <w:t xml:space="preserve"> across or within species</w:t>
      </w:r>
      <w:r w:rsidR="001B2262">
        <w:t xml:space="preserve"> and </w:t>
      </w:r>
      <w:r w:rsidR="006C65C4">
        <w:t xml:space="preserve">how this impacts reproductive investment and in turn </w:t>
      </w:r>
      <w:r w:rsidR="001B2262">
        <w:t>RA</w:t>
      </w:r>
      <w:r w:rsidR="00BC6580">
        <w:t xml:space="preserve">. Plant traits and plant size (or age) will impact the size of the surplus energy pool, by impacting </w:t>
      </w:r>
      <w:r w:rsidR="001B2262">
        <w:t xml:space="preserve">net primary production (NPP) and </w:t>
      </w:r>
      <w:r w:rsidR="00BC6580">
        <w:t>tissue replacement</w:t>
      </w:r>
      <w:r w:rsidR="006C65C4">
        <w:t xml:space="preserve"> costs</w:t>
      </w:r>
      <w:r w:rsidR="00BC6580">
        <w:t>.</w:t>
      </w:r>
      <w:r w:rsidR="00FD5BB5">
        <w:t xml:space="preserve"> Indeed,</w:t>
      </w:r>
      <w:r w:rsidR="008820E7">
        <w:t xml:space="preserve"> larger plants </w:t>
      </w:r>
      <w:r w:rsidR="00ED6D6E">
        <w:t xml:space="preserve">face an increasing cost of </w:t>
      </w:r>
      <w:r w:rsidR="00266B46">
        <w:t>replacing shed tissues and leaves</w:t>
      </w:r>
      <w:r w:rsidR="00ED6D6E">
        <w:t>, on an absolute and often proportional basis</w:t>
      </w:r>
      <w:r w:rsidR="00FD5BB5">
        <w:t xml:space="preserve">, as their ever-larger canopy of leaves and </w:t>
      </w:r>
      <w:r w:rsidR="0070388E">
        <w:t xml:space="preserve">framework </w:t>
      </w:r>
      <w:r w:rsidR="00FD5BB5">
        <w:t>of branches shed and need to be replaced</w:t>
      </w:r>
      <w:r w:rsidR="008820E7">
        <w:t xml:space="preserve">. </w:t>
      </w:r>
      <w:r w:rsidR="001B2262">
        <w:t xml:space="preserve">In addition, </w:t>
      </w:r>
      <w:r w:rsidR="0090272C">
        <w:t xml:space="preserve">the </w:t>
      </w:r>
      <w:r w:rsidR="0090272C">
        <w:t>observed decline in photosynthetic rates with age (refs###) will decrease NPP relative to leaf area</w:t>
      </w:r>
      <w:r w:rsidR="0090272C">
        <w:t xml:space="preserve">, leading to a relative decrease in the surplus energy pool. Variation in the relative size of the surplus energy pool is also expected across species. For instance, </w:t>
      </w:r>
      <w:r w:rsidR="007E016E">
        <w:t>s</w:t>
      </w:r>
      <w:r w:rsidR="001B2262">
        <w:t xml:space="preserve">pecies </w:t>
      </w:r>
      <w:r w:rsidR="00BB50BC">
        <w:t>with short leaf lifespans must invest a large</w:t>
      </w:r>
      <w:r w:rsidR="00351D46">
        <w:t>r</w:t>
      </w:r>
      <w:r w:rsidR="00BB50BC">
        <w:t xml:space="preserve"> proportion of </w:t>
      </w:r>
      <w:r w:rsidR="001B2262">
        <w:t xml:space="preserve">NPP </w:t>
      </w:r>
      <w:r w:rsidR="00BB50BC">
        <w:t xml:space="preserve">in leaf replacement, leaving </w:t>
      </w:r>
      <w:r w:rsidR="00351D46">
        <w:t xml:space="preserve">a relatively </w:t>
      </w:r>
      <w:r w:rsidR="00BB50BC">
        <w:t xml:space="preserve">smaller pool of surplus energy (refs###).  </w:t>
      </w:r>
    </w:p>
    <w:p w:rsidR="0090272C" w:rsidRDefault="0090272C" w:rsidP="00FD5BB5">
      <w:r>
        <w:t xml:space="preserve">----------- </w:t>
      </w:r>
      <w:r w:rsidR="009263C4">
        <w:t>NOT HAPPY WITH TEXT BELOW HERE----------------------</w:t>
      </w:r>
    </w:p>
    <w:p w:rsidR="00BB50BC" w:rsidRDefault="0070388E" w:rsidP="00253A53">
      <w:r>
        <w:t xml:space="preserve">Overall, if the proportion of </w:t>
      </w:r>
      <w:r w:rsidR="001B2262">
        <w:t xml:space="preserve">NPP </w:t>
      </w:r>
      <w:r>
        <w:t xml:space="preserve">going to maintenance costs increases </w:t>
      </w:r>
      <w:r w:rsidR="00C569BB">
        <w:t>sharply with age</w:t>
      </w:r>
      <w:r w:rsidR="00253A53">
        <w:t xml:space="preserve"> or NPP does not keep pace with increases in leaf area and stem architecture</w:t>
      </w:r>
      <w:r w:rsidR="00C569BB">
        <w:t xml:space="preserve">, the surplus energy pool may rapidly asymptote – or even decline – impacting growth, reproductive investment, and </w:t>
      </w:r>
      <w:r w:rsidR="001B2262">
        <w:t xml:space="preserve">potentially </w:t>
      </w:r>
      <w:r w:rsidR="00C569BB">
        <w:t xml:space="preserve">RA. </w:t>
      </w:r>
      <w:r w:rsidR="00AC7281">
        <w:t xml:space="preserve">RV curves suggest that although reproductive investment plateaus with plant size, it </w:t>
      </w:r>
      <w:r w:rsidR="007E016E">
        <w:t xml:space="preserve">rarely </w:t>
      </w:r>
      <w:r w:rsidR="00AC7281">
        <w:t>decline</w:t>
      </w:r>
      <w:r w:rsidR="007E016E">
        <w:t>s</w:t>
      </w:r>
      <w:r w:rsidR="006C65C4">
        <w:t xml:space="preserve">. In addition to the outcome of the growth-reproduction trade-off this reflects simple </w:t>
      </w:r>
      <w:proofErr w:type="spellStart"/>
      <w:r w:rsidR="006C65C4">
        <w:t>allometric</w:t>
      </w:r>
      <w:proofErr w:type="spellEnd"/>
      <w:r w:rsidR="006C65C4">
        <w:t xml:space="preserve"> constraints for many species: the number of buds initiated is often closely linked with the deployment of leaves. Since </w:t>
      </w:r>
      <w:r w:rsidR="00AB4E1F">
        <w:t xml:space="preserve">flowers to the point of pollination can account for the majority of reproductive investment (refs###), many species reproductive investment will be closely linked to investment in vegetative growth, both maintenance costs and new growth. </w:t>
      </w:r>
      <w:r w:rsidR="00253A53">
        <w:t xml:space="preserve">The increasing maintenance costs and reproductive investment, suggest that the </w:t>
      </w:r>
      <w:r w:rsidR="00FB2CEE">
        <w:t xml:space="preserve">pool of energy available for </w:t>
      </w:r>
      <w:r w:rsidR="00FB2CEE">
        <w:lastRenderedPageBreak/>
        <w:t xml:space="preserve">vegetative growth </w:t>
      </w:r>
      <w:r w:rsidR="00253A53">
        <w:t xml:space="preserve">to increase plant size </w:t>
      </w:r>
      <w:r w:rsidR="00FB2CEE">
        <w:t>may</w:t>
      </w:r>
      <w:r w:rsidR="006C65C4">
        <w:t xml:space="preserve"> </w:t>
      </w:r>
      <w:r w:rsidR="00FB2CEE">
        <w:t xml:space="preserve">be severely curtailed long before a plant approaches its </w:t>
      </w:r>
      <w:r w:rsidR="007E016E">
        <w:t>end-of-life</w:t>
      </w:r>
      <w:r w:rsidR="006C65C4">
        <w:t>.</w:t>
      </w:r>
    </w:p>
    <w:p w:rsidR="009263C4" w:rsidRDefault="009263C4" w:rsidP="009263C4">
      <w:pPr>
        <w:pStyle w:val="ListParagraph"/>
        <w:numPr>
          <w:ilvl w:val="0"/>
          <w:numId w:val="8"/>
        </w:numPr>
      </w:pPr>
      <w:r>
        <w:t>PROBABLY NEED A PARAGRAPH LISTING SOME INFORMATION ON WHAT DIFFERENCES WE EXPECT ACROSS SPECIES. RIGHT NOW JUST INCLUDED IN HYPOTHESES</w:t>
      </w:r>
    </w:p>
    <w:p w:rsidR="00D27654" w:rsidRDefault="007E016E">
      <w:r>
        <w:t xml:space="preserve">Determining </w:t>
      </w:r>
      <w:r w:rsidR="00936245">
        <w:t xml:space="preserve">how species differ in their energy investment </w:t>
      </w:r>
      <w:r>
        <w:t xml:space="preserve">to key </w:t>
      </w:r>
      <w:r w:rsidR="00936245">
        <w:t>tissue pools</w:t>
      </w:r>
      <w:r>
        <w:t>, vegetative maintenance costs, vegetative growth, and reproductive investment</w:t>
      </w:r>
      <w:r w:rsidR="00D27654">
        <w:t>,</w:t>
      </w:r>
      <w:r>
        <w:t xml:space="preserve"> is necessary to u</w:t>
      </w:r>
      <w:r w:rsidR="00D27654">
        <w:t xml:space="preserve">nderstanding why </w:t>
      </w:r>
      <w:r w:rsidR="00253A53">
        <w:t xml:space="preserve">a given </w:t>
      </w:r>
      <w:r w:rsidR="00D27654">
        <w:t xml:space="preserve">photosynthetic yield translates differently to plant height, leaf area, and seed production across species. We </w:t>
      </w:r>
      <w:r w:rsidR="00253A53">
        <w:t xml:space="preserve">suggest </w:t>
      </w:r>
      <w:r w:rsidR="00D27654">
        <w:t xml:space="preserve">that different investment patterns and growth-reproduction trade-off outcomes reflect consistent differences in life history strategies and key functional trait values. In particular, we hypothesize that </w:t>
      </w:r>
    </w:p>
    <w:p w:rsidR="00F72A60" w:rsidRDefault="00253A53" w:rsidP="00757124">
      <w:pPr>
        <w:pStyle w:val="ListParagraph"/>
        <w:numPr>
          <w:ilvl w:val="0"/>
          <w:numId w:val="4"/>
        </w:numPr>
      </w:pPr>
      <w:r>
        <w:t>P</w:t>
      </w:r>
      <w:r w:rsidR="00785C27">
        <w:t xml:space="preserve">roportional </w:t>
      </w:r>
      <w:r w:rsidR="00F72A60">
        <w:t>energy investment into vegetative tissue replacement, vegetative tissue growth, and reproductive tissue inv</w:t>
      </w:r>
      <w:r>
        <w:t>estment shift</w:t>
      </w:r>
      <w:r w:rsidR="009263C4">
        <w:t>s</w:t>
      </w:r>
      <w:r>
        <w:t xml:space="preserve"> as a species ages, such that:</w:t>
      </w:r>
    </w:p>
    <w:p w:rsidR="00D27654" w:rsidRDefault="009263C4" w:rsidP="00F72A60">
      <w:pPr>
        <w:pStyle w:val="ListParagraph"/>
        <w:numPr>
          <w:ilvl w:val="1"/>
          <w:numId w:val="4"/>
        </w:numPr>
      </w:pPr>
      <w:r>
        <w:t>T</w:t>
      </w:r>
      <w:r w:rsidR="00D27654">
        <w:t xml:space="preserve">he proportion of NPP attributed </w:t>
      </w:r>
      <w:r>
        <w:t>to</w:t>
      </w:r>
      <w:r w:rsidR="00D27654">
        <w:t xml:space="preserve"> surplus energy </w:t>
      </w:r>
      <w:r>
        <w:t xml:space="preserve">asymptotes or </w:t>
      </w:r>
      <w:r w:rsidR="00D27654">
        <w:t>decline</w:t>
      </w:r>
      <w:r>
        <w:t>s with age.</w:t>
      </w:r>
    </w:p>
    <w:p w:rsidR="009263C4" w:rsidRDefault="009263C4" w:rsidP="009263C4">
      <w:pPr>
        <w:pStyle w:val="ListParagraph"/>
        <w:numPr>
          <w:ilvl w:val="1"/>
          <w:numId w:val="4"/>
        </w:numPr>
      </w:pPr>
      <w:r>
        <w:t>That reproductive</w:t>
      </w:r>
      <w:r>
        <w:t xml:space="preserve"> investment </w:t>
      </w:r>
      <w:r>
        <w:t>will be sufficiently high to impact growth to increase size well before the end of a plant’s life.</w:t>
      </w:r>
    </w:p>
    <w:p w:rsidR="009263C4" w:rsidRDefault="009263C4" w:rsidP="009263C4">
      <w:pPr>
        <w:pStyle w:val="ListParagraph"/>
        <w:numPr>
          <w:ilvl w:val="0"/>
          <w:numId w:val="4"/>
        </w:numPr>
      </w:pPr>
      <w:r>
        <w:t xml:space="preserve">That species will exhibit </w:t>
      </w:r>
      <w:r>
        <w:t xml:space="preserve">different RA schedules and the observed RA schedules </w:t>
      </w:r>
      <w:r>
        <w:t xml:space="preserve">will </w:t>
      </w:r>
      <w:r>
        <w:t>correlate with other life history data</w:t>
      </w:r>
      <w:r>
        <w:t xml:space="preserve">, such as </w:t>
      </w:r>
      <w:r>
        <w:t xml:space="preserve">lifespan, height, </w:t>
      </w:r>
      <w:r>
        <w:t>and age at first reproduction. In particular:</w:t>
      </w:r>
    </w:p>
    <w:p w:rsidR="009263C4" w:rsidRDefault="009263C4" w:rsidP="009263C4">
      <w:pPr>
        <w:pStyle w:val="ListParagraph"/>
        <w:numPr>
          <w:ilvl w:val="1"/>
          <w:numId w:val="4"/>
        </w:numPr>
      </w:pPr>
      <w:r>
        <w:t>Shorter lived species will show a more rapid onset of reproduction and higher maximum RA.</w:t>
      </w:r>
    </w:p>
    <w:p w:rsidR="00F72A60" w:rsidRDefault="009263C4" w:rsidP="00757124">
      <w:pPr>
        <w:pStyle w:val="ListParagraph"/>
        <w:numPr>
          <w:ilvl w:val="0"/>
          <w:numId w:val="4"/>
        </w:numPr>
      </w:pPr>
      <w:r>
        <w:t>K</w:t>
      </w:r>
      <w:r w:rsidR="00624F81">
        <w:t xml:space="preserve">ey RA schedule values, such as </w:t>
      </w:r>
      <w:bookmarkStart w:id="0" w:name="_GoBack"/>
      <w:r w:rsidR="00624F81">
        <w:t xml:space="preserve">maximum </w:t>
      </w:r>
      <w:bookmarkEnd w:id="0"/>
      <w:r w:rsidR="00624F81">
        <w:t>RA an</w:t>
      </w:r>
      <w:r>
        <w:t>d age at reproductive maturity correlate with functional trait values.</w:t>
      </w:r>
    </w:p>
    <w:p w:rsidR="007047BC" w:rsidRDefault="007047BC" w:rsidP="007047BC">
      <w:r>
        <w:t>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also known to be iteroparous.</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w:t>
      </w:r>
      <w:proofErr w:type="spellStart"/>
      <w:r>
        <w:t>Kuring’gai</w:t>
      </w:r>
      <w:proofErr w:type="spellEnd"/>
      <w:r>
        <w:t xml:space="preserve">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rsidR="0070388E" w:rsidRDefault="0070388E" w:rsidP="0070388E">
      <w:pPr>
        <w:pStyle w:val="ListParagraph"/>
        <w:numPr>
          <w:ilvl w:val="0"/>
          <w:numId w:val="1"/>
        </w:numPr>
      </w:pPr>
      <w:r>
        <w:t xml:space="preserve">We focus on the division of energy investment into leaf replacement, leaf growth, and reproduction, for two reasons. First, </w:t>
      </w:r>
      <w:r w:rsidR="00D279A7">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w:t>
      </w:r>
      <w:r w:rsidR="00D279A7">
        <w:lastRenderedPageBreak/>
        <w:t xml:space="preserve">incremental increase in sapwood versus heartwood. The increase in sapwood mass should reflect the increased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0D04B0" w:rsidRDefault="000D04B0" w:rsidP="00C306E1">
      <w:pPr>
        <w:pStyle w:val="ListParagraph"/>
        <w:numPr>
          <w:ilvl w:val="0"/>
          <w:numId w:val="6"/>
        </w:numPr>
      </w:pPr>
      <w:r>
        <w:t xml:space="preserve">initial leaf weight is a good predictor of NPP </w:t>
      </w:r>
    </w:p>
    <w:p w:rsidR="005E0B93" w:rsidRDefault="005E0B93" w:rsidP="00C306E1">
      <w:pPr>
        <w:pStyle w:val="ListParagraph"/>
        <w:numPr>
          <w:ilvl w:val="0"/>
          <w:numId w:val="6"/>
        </w:numPr>
      </w:pPr>
      <w:r>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rsidR="00EF009E" w:rsidRDefault="00BD5089" w:rsidP="00C306E1">
      <w:pPr>
        <w:pStyle w:val="ListParagraph"/>
        <w:numPr>
          <w:ilvl w:val="0"/>
          <w:numId w:val="6"/>
        </w:numPr>
      </w:pPr>
      <w:r>
        <w:t>For 10 of the 14 species, initial leaf weight is significantly correlated with the number of ovules initiated (</w:t>
      </w:r>
      <w:proofErr w:type="spellStart"/>
      <w:r>
        <w:t>Supp</w:t>
      </w:r>
      <w:proofErr w:type="spellEnd"/>
      <w:r>
        <w:t xml:space="preserve"> Material, r</w:t>
      </w:r>
      <w:r>
        <w:rPr>
          <w:vertAlign w:val="superscript"/>
        </w:rPr>
        <w:t>2</w:t>
      </w:r>
      <w:r>
        <w:t>&gt;0.3 for these species). Indeed, this measure of plant size was a better predictor of the number of ovules initiated than was the total investment in new leaves, both those replacing shed material and those increasingly a plant’s leaf area</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lastRenderedPageBreak/>
        <w:t>Discussion</w:t>
      </w:r>
    </w:p>
    <w:p w:rsidR="00C569BB" w:rsidRDefault="00C569BB" w:rsidP="00A054A1">
      <w:pPr>
        <w:pStyle w:val="ListParagraph"/>
        <w:numPr>
          <w:ilvl w:val="0"/>
          <w:numId w:val="3"/>
        </w:numPr>
      </w:pPr>
      <w:r>
        <w:t>For almost all species height continues to increases throughout life</w:t>
      </w:r>
      <w:proofErr w:type="gramStart"/>
      <w:r>
        <w:t>,  but</w:t>
      </w:r>
      <w:proofErr w:type="gramEnd"/>
      <w:r>
        <w:t xml:space="preserve"> for most species leaf area asymptotes within a few years of reproductive maturity and often declines for several years before an individual’s death.</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proofErr w:type="gramStart"/>
      <w:r>
        <w:t>notable</w:t>
      </w:r>
      <w:proofErr w:type="gramEnd"/>
      <w:r>
        <w:t xml:space="preserv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rsidR="004D3EBD" w:rsidRDefault="004D3EBD" w:rsidP="004B53F8">
      <w:pPr>
        <w:rPr>
          <w:i/>
        </w:rPr>
      </w:pPr>
    </w:p>
    <w:p w:rsidR="00D27654" w:rsidRPr="00D27654" w:rsidRDefault="008A4174" w:rsidP="00D27654">
      <w:pPr>
        <w:pStyle w:val="Bibliography"/>
        <w:rPr>
          <w:rFonts w:ascii="Calibri" w:hAnsi="Calibri"/>
        </w:rPr>
      </w:pPr>
      <w:r>
        <w:rPr>
          <w:i/>
        </w:rPr>
        <w:fldChar w:fldCharType="begin"/>
      </w:r>
      <w:r w:rsidR="00D27654">
        <w:rPr>
          <w:i/>
        </w:rPr>
        <w:instrText xml:space="preserve"> ADDIN ZOTERO_BIBL {"custom":[]} CSL_BIBLIOGRAPHY </w:instrText>
      </w:r>
      <w:r>
        <w:rPr>
          <w:i/>
        </w:rPr>
        <w:fldChar w:fldCharType="separate"/>
      </w:r>
      <w:r w:rsidR="00D27654" w:rsidRPr="00D27654">
        <w:rPr>
          <w:rFonts w:ascii="Calibri" w:hAnsi="Calibri"/>
        </w:rPr>
        <w:t xml:space="preserve">Cole, L.C. (1954) The population consequences of life history phenomena. </w:t>
      </w:r>
      <w:r w:rsidR="00D27654" w:rsidRPr="00D27654">
        <w:rPr>
          <w:rFonts w:ascii="Calibri" w:hAnsi="Calibri"/>
          <w:i/>
          <w:iCs/>
        </w:rPr>
        <w:t>The Quarterly Review of Biology</w:t>
      </w:r>
      <w:r w:rsidR="00D27654" w:rsidRPr="00D27654">
        <w:rPr>
          <w:rFonts w:ascii="Calibri" w:hAnsi="Calibri"/>
        </w:rPr>
        <w:t xml:space="preserve">, </w:t>
      </w:r>
      <w:r w:rsidR="00D27654" w:rsidRPr="00D27654">
        <w:rPr>
          <w:rFonts w:ascii="Calibri" w:hAnsi="Calibri"/>
          <w:b/>
          <w:bCs/>
        </w:rPr>
        <w:t>29</w:t>
      </w:r>
      <w:r w:rsidR="00D27654" w:rsidRPr="00D27654">
        <w:rPr>
          <w:rFonts w:ascii="Calibri" w:hAnsi="Calibri"/>
        </w:rPr>
        <w:t>, 103–137.</w:t>
      </w:r>
    </w:p>
    <w:p w:rsidR="00D27654" w:rsidRPr="00D27654" w:rsidRDefault="00D27654" w:rsidP="00D27654">
      <w:pPr>
        <w:pStyle w:val="Bibliography"/>
        <w:rPr>
          <w:rFonts w:ascii="Calibri" w:hAnsi="Calibri"/>
        </w:rPr>
      </w:pPr>
      <w:r w:rsidRPr="00D27654">
        <w:rPr>
          <w:rFonts w:ascii="Calibri" w:hAnsi="Calibri"/>
        </w:rPr>
        <w:lastRenderedPageBreak/>
        <w:t xml:space="preserve">King, D. &amp; Roughgarden, J. (1982) Graded allocation between vegetative and reproductive growth for annual plants in growing seasons of random length. </w:t>
      </w:r>
      <w:r w:rsidRPr="00D27654">
        <w:rPr>
          <w:rFonts w:ascii="Calibri" w:hAnsi="Calibri"/>
          <w:i/>
          <w:iCs/>
        </w:rPr>
        <w:t>Theoretical Population Biology</w:t>
      </w:r>
      <w:r w:rsidRPr="00D27654">
        <w:rPr>
          <w:rFonts w:ascii="Calibri" w:hAnsi="Calibri"/>
        </w:rPr>
        <w:t xml:space="preserve">, </w:t>
      </w:r>
      <w:r w:rsidRPr="00D27654">
        <w:rPr>
          <w:rFonts w:ascii="Calibri" w:hAnsi="Calibri"/>
          <w:b/>
          <w:bCs/>
        </w:rPr>
        <w:t>22</w:t>
      </w:r>
      <w:r w:rsidRPr="00D27654">
        <w:rPr>
          <w:rFonts w:ascii="Calibri" w:hAnsi="Calibri"/>
        </w:rPr>
        <w:t>, 1–16.</w:t>
      </w:r>
    </w:p>
    <w:p w:rsidR="00D27654" w:rsidRPr="00D27654" w:rsidRDefault="00D27654" w:rsidP="00D27654">
      <w:pPr>
        <w:pStyle w:val="Bibliography"/>
        <w:rPr>
          <w:rFonts w:ascii="Calibri" w:hAnsi="Calibri"/>
        </w:rPr>
      </w:pPr>
      <w:r w:rsidRPr="00D27654">
        <w:rPr>
          <w:rFonts w:ascii="Calibri" w:hAnsi="Calibri"/>
        </w:rPr>
        <w:t xml:space="preserve">Kozlowski, J. (1992) Optimal allocation of resources to growth and reproduction: Implications for age and size at maturity. </w:t>
      </w:r>
      <w:r w:rsidRPr="00D27654">
        <w:rPr>
          <w:rFonts w:ascii="Calibri" w:hAnsi="Calibri"/>
          <w:i/>
          <w:iCs/>
        </w:rPr>
        <w:t>Trends in Ecology &amp; Evolution</w:t>
      </w:r>
      <w:r w:rsidRPr="00D27654">
        <w:rPr>
          <w:rFonts w:ascii="Calibri" w:hAnsi="Calibri"/>
        </w:rPr>
        <w:t xml:space="preserve">, </w:t>
      </w:r>
      <w:r w:rsidRPr="00D27654">
        <w:rPr>
          <w:rFonts w:ascii="Calibri" w:hAnsi="Calibri"/>
          <w:b/>
          <w:bCs/>
        </w:rPr>
        <w:t>7</w:t>
      </w:r>
      <w:r w:rsidRPr="00D27654">
        <w:rPr>
          <w:rFonts w:ascii="Calibri" w:hAnsi="Calibri"/>
        </w:rPr>
        <w:t>, 15–19.</w:t>
      </w:r>
    </w:p>
    <w:p w:rsidR="00D27654" w:rsidRPr="00D27654" w:rsidRDefault="00D27654" w:rsidP="00D27654">
      <w:pPr>
        <w:pStyle w:val="Bibliography"/>
        <w:rPr>
          <w:rFonts w:ascii="Calibri" w:hAnsi="Calibri"/>
        </w:rPr>
      </w:pPr>
      <w:r w:rsidRPr="00D27654">
        <w:rPr>
          <w:rFonts w:ascii="Calibri" w:hAnsi="Calibri"/>
        </w:rPr>
        <w:t xml:space="preserve">Mäkelä, A. (1997) A carbon balance model of growth and self-pruning in trees based on structural relationships. </w:t>
      </w:r>
      <w:r w:rsidRPr="00D27654">
        <w:rPr>
          <w:rFonts w:ascii="Calibri" w:hAnsi="Calibri"/>
          <w:i/>
          <w:iCs/>
        </w:rPr>
        <w:t>Forest Science</w:t>
      </w:r>
      <w:r w:rsidRPr="00D27654">
        <w:rPr>
          <w:rFonts w:ascii="Calibri" w:hAnsi="Calibri"/>
        </w:rPr>
        <w:t xml:space="preserve">, </w:t>
      </w:r>
      <w:r w:rsidRPr="00D27654">
        <w:rPr>
          <w:rFonts w:ascii="Calibri" w:hAnsi="Calibri"/>
          <w:b/>
          <w:bCs/>
        </w:rPr>
        <w:t>43</w:t>
      </w:r>
      <w:r w:rsidRPr="00D27654">
        <w:rPr>
          <w:rFonts w:ascii="Calibri" w:hAnsi="Calibri"/>
        </w:rPr>
        <w:t>, 7–24.</w:t>
      </w:r>
    </w:p>
    <w:p w:rsidR="00D27654" w:rsidRPr="00D27654" w:rsidRDefault="00D27654" w:rsidP="00D27654">
      <w:pPr>
        <w:pStyle w:val="Bibliography"/>
        <w:rPr>
          <w:rFonts w:ascii="Calibri" w:hAnsi="Calibri"/>
        </w:rPr>
      </w:pPr>
      <w:r w:rsidRPr="00D27654">
        <w:rPr>
          <w:rFonts w:ascii="Calibri" w:hAnsi="Calibri"/>
        </w:rPr>
        <w:t>Miller, T.E.X., Tenhumberg, B. &amp; Louda, S.M. (2008) Herbivore</w:t>
      </w:r>
      <w:r w:rsidRPr="00D27654">
        <w:rPr>
          <w:rFonts w:ascii="Calibri" w:hAnsi="Calibri" w:cs="Cambria Math"/>
        </w:rPr>
        <w:t>‐</w:t>
      </w:r>
      <w:r w:rsidRPr="00D27654">
        <w:rPr>
          <w:rFonts w:ascii="Calibri" w:hAnsi="Calibri"/>
        </w:rPr>
        <w:t xml:space="preserve">Mediated Ecological Costs of Reproduction Shape the Life History of an Iteroparous Plant.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71</w:t>
      </w:r>
      <w:r w:rsidRPr="00D27654">
        <w:rPr>
          <w:rFonts w:ascii="Calibri" w:hAnsi="Calibri"/>
        </w:rPr>
        <w:t>, 141–149.</w:t>
      </w:r>
    </w:p>
    <w:p w:rsidR="00D27654" w:rsidRPr="00D27654" w:rsidRDefault="00D27654" w:rsidP="00D27654">
      <w:pPr>
        <w:pStyle w:val="Bibliography"/>
        <w:rPr>
          <w:rFonts w:ascii="Calibri" w:hAnsi="Calibri"/>
        </w:rPr>
      </w:pPr>
      <w:r w:rsidRPr="00D27654">
        <w:rPr>
          <w:rFonts w:ascii="Calibri" w:hAnsi="Calibri"/>
        </w:rPr>
        <w:t xml:space="preserve">Obeso, J.R. (2002) The costs of reproduction in plants. </w:t>
      </w:r>
      <w:r w:rsidRPr="00D27654">
        <w:rPr>
          <w:rFonts w:ascii="Calibri" w:hAnsi="Calibri"/>
          <w:i/>
          <w:iCs/>
        </w:rPr>
        <w:t>New Phytologist</w:t>
      </w:r>
      <w:r w:rsidRPr="00D27654">
        <w:rPr>
          <w:rFonts w:ascii="Calibri" w:hAnsi="Calibri"/>
        </w:rPr>
        <w:t xml:space="preserve">, </w:t>
      </w:r>
      <w:r w:rsidRPr="00D27654">
        <w:rPr>
          <w:rFonts w:ascii="Calibri" w:hAnsi="Calibri"/>
          <w:b/>
          <w:bCs/>
        </w:rPr>
        <w:t>155</w:t>
      </w:r>
      <w:r w:rsidRPr="00D27654">
        <w:rPr>
          <w:rFonts w:ascii="Calibri" w:hAnsi="Calibri"/>
        </w:rPr>
        <w:t>, 321–348.</w:t>
      </w:r>
    </w:p>
    <w:p w:rsidR="00D27654" w:rsidRPr="00D27654" w:rsidRDefault="00D27654" w:rsidP="00D27654">
      <w:pPr>
        <w:pStyle w:val="Bibliography"/>
        <w:rPr>
          <w:rFonts w:ascii="Calibri" w:hAnsi="Calibri"/>
        </w:rPr>
      </w:pPr>
      <w:r w:rsidRPr="00D27654">
        <w:rPr>
          <w:rFonts w:ascii="Calibri" w:hAnsi="Calibri"/>
        </w:rPr>
        <w:t xml:space="preserve">Primack, R.B. (1987) Relationships Among Flowers, Fruits, and Seeds. </w:t>
      </w:r>
      <w:r w:rsidRPr="00D27654">
        <w:rPr>
          <w:rFonts w:ascii="Calibri" w:hAnsi="Calibri"/>
          <w:i/>
          <w:iCs/>
        </w:rPr>
        <w:t>Annual Review of Ecology and Systematics</w:t>
      </w:r>
      <w:r w:rsidRPr="00D27654">
        <w:rPr>
          <w:rFonts w:ascii="Calibri" w:hAnsi="Calibri"/>
        </w:rPr>
        <w:t xml:space="preserve">, </w:t>
      </w:r>
      <w:r w:rsidRPr="00D27654">
        <w:rPr>
          <w:rFonts w:ascii="Calibri" w:hAnsi="Calibri"/>
          <w:b/>
          <w:bCs/>
        </w:rPr>
        <w:t>18</w:t>
      </w:r>
      <w:r w:rsidRPr="00D27654">
        <w:rPr>
          <w:rFonts w:ascii="Calibri" w:hAnsi="Calibri"/>
        </w:rPr>
        <w:t>, 409–430.</w:t>
      </w:r>
    </w:p>
    <w:p w:rsidR="00D27654" w:rsidRPr="00D27654" w:rsidRDefault="00D27654" w:rsidP="00D27654">
      <w:pPr>
        <w:pStyle w:val="Bibliography"/>
        <w:rPr>
          <w:rFonts w:ascii="Calibri" w:hAnsi="Calibri"/>
        </w:rPr>
      </w:pPr>
      <w:r w:rsidRPr="00D27654">
        <w:rPr>
          <w:rFonts w:ascii="Calibri" w:hAnsi="Calibri"/>
        </w:rPr>
        <w:t xml:space="preserve">Thomas, S.C. (2011) Age-related changes in tree growth and functional biology: the role of reproduction. </w:t>
      </w:r>
      <w:r w:rsidRPr="00D27654">
        <w:rPr>
          <w:rFonts w:ascii="Calibri" w:hAnsi="Calibri"/>
          <w:i/>
          <w:iCs/>
        </w:rPr>
        <w:t>Size- and Age-Related Changes in Tree Structure and Function</w:t>
      </w:r>
      <w:r w:rsidRPr="00D27654">
        <w:rPr>
          <w:rFonts w:ascii="Calibri" w:hAnsi="Calibri"/>
        </w:rPr>
        <w:t xml:space="preserve"> (eds F.C. Meinzer, B. Lachenbruch &amp; T.E. Dawson), pp. 33–64. Springer Netherlands, Dordrecht.</w:t>
      </w:r>
    </w:p>
    <w:p w:rsidR="00D27654" w:rsidRPr="00D27654" w:rsidRDefault="00D27654" w:rsidP="00D27654">
      <w:pPr>
        <w:pStyle w:val="Bibliography"/>
        <w:rPr>
          <w:rFonts w:ascii="Calibri" w:hAnsi="Calibri"/>
        </w:rPr>
      </w:pPr>
      <w:r w:rsidRPr="00D27654">
        <w:rPr>
          <w:rFonts w:ascii="Calibri" w:hAnsi="Calibri"/>
        </w:rPr>
        <w:t xml:space="preserve">Thompson, K. &amp; Stewart, A.J.A. (1981) The measurement and meaning of reproductive effort in plants.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17</w:t>
      </w:r>
      <w:r w:rsidRPr="00D27654">
        <w:rPr>
          <w:rFonts w:ascii="Calibri" w:hAnsi="Calibri"/>
        </w:rPr>
        <w:t>, 205–211.</w:t>
      </w:r>
    </w:p>
    <w:p w:rsidR="00D27654" w:rsidRPr="00D27654" w:rsidRDefault="00D27654" w:rsidP="00D27654">
      <w:pPr>
        <w:pStyle w:val="Bibliography"/>
        <w:rPr>
          <w:rFonts w:ascii="Calibri" w:hAnsi="Calibri"/>
        </w:rPr>
      </w:pPr>
      <w:r w:rsidRPr="00D27654">
        <w:rPr>
          <w:rFonts w:ascii="Calibri" w:hAnsi="Calibri"/>
        </w:rPr>
        <w:t xml:space="preserve">Thornley, J.H.M. (1972) A model to describe the partitioning of photosynthate during vegetative plant growth. </w:t>
      </w:r>
      <w:r w:rsidRPr="00D27654">
        <w:rPr>
          <w:rFonts w:ascii="Calibri" w:hAnsi="Calibri"/>
          <w:i/>
          <w:iCs/>
        </w:rPr>
        <w:t>Annals of Botany</w:t>
      </w:r>
      <w:r w:rsidRPr="00D27654">
        <w:rPr>
          <w:rFonts w:ascii="Calibri" w:hAnsi="Calibri"/>
        </w:rPr>
        <w:t xml:space="preserve">, </w:t>
      </w:r>
      <w:r w:rsidRPr="00D27654">
        <w:rPr>
          <w:rFonts w:ascii="Calibri" w:hAnsi="Calibri"/>
          <w:b/>
          <w:bCs/>
        </w:rPr>
        <w:t>36</w:t>
      </w:r>
      <w:r w:rsidRPr="00D27654">
        <w:rPr>
          <w:rFonts w:ascii="Calibri" w:hAnsi="Calibri"/>
        </w:rPr>
        <w:t>, 419–430.</w:t>
      </w:r>
    </w:p>
    <w:p w:rsidR="00D27654" w:rsidRPr="00D27654" w:rsidRDefault="00D27654" w:rsidP="00D27654">
      <w:pPr>
        <w:pStyle w:val="Bibliography"/>
        <w:rPr>
          <w:rFonts w:ascii="Calibri" w:hAnsi="Calibri"/>
        </w:rPr>
      </w:pPr>
      <w:r w:rsidRPr="00D27654">
        <w:rPr>
          <w:rFonts w:ascii="Calibri" w:hAnsi="Calibri"/>
        </w:rPr>
        <w:t xml:space="preserve">Weiner, J., Campbell, L.G., Pino, J. &amp; Echarte, L. (2009) The allometry of reproduction within plant populations. </w:t>
      </w:r>
      <w:r w:rsidRPr="00D27654">
        <w:rPr>
          <w:rFonts w:ascii="Calibri" w:hAnsi="Calibri"/>
          <w:i/>
          <w:iCs/>
        </w:rPr>
        <w:t>Journal of Ecology</w:t>
      </w:r>
      <w:r w:rsidRPr="00D27654">
        <w:rPr>
          <w:rFonts w:ascii="Calibri" w:hAnsi="Calibri"/>
        </w:rPr>
        <w:t xml:space="preserve">, </w:t>
      </w:r>
      <w:r w:rsidRPr="00D27654">
        <w:rPr>
          <w:rFonts w:ascii="Calibri" w:hAnsi="Calibri"/>
          <w:b/>
          <w:bCs/>
        </w:rPr>
        <w:t>97</w:t>
      </w:r>
      <w:r w:rsidRPr="00D27654">
        <w:rPr>
          <w:rFonts w:ascii="Calibri" w:hAnsi="Calibri"/>
        </w:rPr>
        <w:t>, 1220–1233.</w:t>
      </w:r>
    </w:p>
    <w:p w:rsidR="00D27654" w:rsidRPr="00D27654" w:rsidRDefault="00D27654" w:rsidP="00D27654">
      <w:pPr>
        <w:pStyle w:val="Bibliography"/>
        <w:rPr>
          <w:rFonts w:ascii="Calibri" w:hAnsi="Calibri"/>
        </w:rPr>
      </w:pPr>
      <w:r w:rsidRPr="00D27654">
        <w:rPr>
          <w:rFonts w:ascii="Calibri" w:hAnsi="Calibri"/>
        </w:rPr>
        <w:t xml:space="preserve">Wenk, E.H. &amp; Falster, D.S. (2015) Quantifying and understanding reproductive allocation schedules in plants. </w:t>
      </w:r>
      <w:r w:rsidRPr="00D27654">
        <w:rPr>
          <w:rFonts w:ascii="Calibri" w:hAnsi="Calibri"/>
          <w:i/>
          <w:iCs/>
        </w:rPr>
        <w:t>Ecology and Evolution</w:t>
      </w:r>
      <w:r w:rsidRPr="00D27654">
        <w:rPr>
          <w:rFonts w:ascii="Calibri" w:hAnsi="Calibri"/>
        </w:rPr>
        <w:t xml:space="preserve">, </w:t>
      </w:r>
      <w:r w:rsidRPr="00D27654">
        <w:rPr>
          <w:rFonts w:ascii="Calibri" w:hAnsi="Calibri"/>
          <w:b/>
          <w:bCs/>
        </w:rPr>
        <w:t>5</w:t>
      </w:r>
      <w:r w:rsidRPr="00D27654">
        <w:rPr>
          <w:rFonts w:ascii="Calibri" w:hAnsi="Calibri"/>
        </w:rPr>
        <w:t>, 5521–5538.</w:t>
      </w:r>
    </w:p>
    <w:p w:rsidR="00D27654" w:rsidRPr="00D27654" w:rsidRDefault="00D27654" w:rsidP="00D27654">
      <w:pPr>
        <w:pStyle w:val="Bibliography"/>
        <w:rPr>
          <w:rFonts w:ascii="Calibri" w:hAnsi="Calibri"/>
        </w:rPr>
      </w:pPr>
      <w:r w:rsidRPr="00D27654">
        <w:rPr>
          <w:rFonts w:ascii="Calibri" w:hAnsi="Calibri"/>
        </w:rPr>
        <w:t xml:space="preserve">de Wit, C.T. (1978) </w:t>
      </w:r>
      <w:r w:rsidRPr="00D27654">
        <w:rPr>
          <w:rFonts w:ascii="Calibri" w:hAnsi="Calibri"/>
          <w:i/>
          <w:iCs/>
        </w:rPr>
        <w:t>Simulation of Assimilation, Respiration and Transpiration of Crops</w:t>
      </w:r>
      <w:r w:rsidRPr="00D27654">
        <w:rPr>
          <w:rFonts w:ascii="Calibri" w:hAnsi="Calibri"/>
        </w:rPr>
        <w:t>. Centre for Agricultural Publishing and Documentation.</w:t>
      </w:r>
    </w:p>
    <w:p w:rsidR="00D27654" w:rsidRPr="00D27654" w:rsidRDefault="00D27654" w:rsidP="00D27654">
      <w:pPr>
        <w:pStyle w:val="Bibliography"/>
        <w:rPr>
          <w:rFonts w:ascii="Calibri" w:hAnsi="Calibri"/>
        </w:rPr>
      </w:pPr>
      <w:r w:rsidRPr="00D27654">
        <w:rPr>
          <w:rFonts w:ascii="Calibri" w:hAnsi="Calibri"/>
        </w:rPr>
        <w:t xml:space="preserve">Wright, S.J., Jaramillo, M.A., Pavon, J., Condit, R., Hubbell, S.P. &amp; Foster, R.B. (2005) Reproductive size thresholds in tropical trees: variation among individuals, species and forests. </w:t>
      </w:r>
      <w:r w:rsidRPr="00D27654">
        <w:rPr>
          <w:rFonts w:ascii="Calibri" w:hAnsi="Calibri"/>
          <w:i/>
          <w:iCs/>
        </w:rPr>
        <w:t>Journal of Tropical Ecology</w:t>
      </w:r>
      <w:r w:rsidRPr="00D27654">
        <w:rPr>
          <w:rFonts w:ascii="Calibri" w:hAnsi="Calibri"/>
        </w:rPr>
        <w:t xml:space="preserve">, </w:t>
      </w:r>
      <w:r w:rsidRPr="00D27654">
        <w:rPr>
          <w:rFonts w:ascii="Calibri" w:hAnsi="Calibri"/>
          <w:b/>
          <w:bCs/>
        </w:rPr>
        <w:t>21</w:t>
      </w:r>
      <w:r w:rsidRPr="00D27654">
        <w:rPr>
          <w:rFonts w:ascii="Calibri" w:hAnsi="Calibri"/>
        </w:rPr>
        <w:t>, 307–315.</w:t>
      </w:r>
    </w:p>
    <w:p w:rsidR="00D27654" w:rsidRPr="00D27654" w:rsidRDefault="00D27654" w:rsidP="00D27654">
      <w:pPr>
        <w:pStyle w:val="Bibliography"/>
        <w:rPr>
          <w:rFonts w:ascii="Calibri" w:hAnsi="Calibri"/>
        </w:rPr>
      </w:pPr>
      <w:r w:rsidRPr="00D27654">
        <w:rPr>
          <w:rFonts w:ascii="Calibri" w:hAnsi="Calibri"/>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D27654">
        <w:rPr>
          <w:rFonts w:ascii="Calibri" w:hAnsi="Calibri"/>
          <w:i/>
          <w:iCs/>
        </w:rPr>
        <w:t>Ecology</w:t>
      </w:r>
      <w:r w:rsidRPr="00D27654">
        <w:rPr>
          <w:rFonts w:ascii="Calibri" w:hAnsi="Calibri"/>
        </w:rPr>
        <w:t xml:space="preserve">, </w:t>
      </w:r>
      <w:r w:rsidRPr="00D27654">
        <w:rPr>
          <w:rFonts w:ascii="Calibri" w:hAnsi="Calibri"/>
          <w:b/>
          <w:bCs/>
        </w:rPr>
        <w:t>91</w:t>
      </w:r>
      <w:r w:rsidRPr="00D27654">
        <w:rPr>
          <w:rFonts w:ascii="Calibri" w:hAnsi="Calibri"/>
        </w:rPr>
        <w:t>, 3664–3674.</w:t>
      </w:r>
    </w:p>
    <w:p w:rsidR="00D27654" w:rsidRPr="00D27654" w:rsidRDefault="00D27654" w:rsidP="00D27654">
      <w:pPr>
        <w:pStyle w:val="Bibliography"/>
        <w:rPr>
          <w:rFonts w:ascii="Calibri" w:hAnsi="Calibri"/>
        </w:rPr>
      </w:pPr>
      <w:r w:rsidRPr="00D27654">
        <w:rPr>
          <w:rFonts w:ascii="Calibri" w:hAnsi="Calibri"/>
        </w:rPr>
        <w:t xml:space="preserve">Young, T.P. (2010) Semelparity and iteroparity. </w:t>
      </w:r>
      <w:r w:rsidRPr="00D27654">
        <w:rPr>
          <w:rFonts w:ascii="Calibri" w:hAnsi="Calibri"/>
          <w:i/>
          <w:iCs/>
        </w:rPr>
        <w:t>Nature Education Knowledge</w:t>
      </w:r>
      <w:r w:rsidRPr="00D27654">
        <w:rPr>
          <w:rFonts w:ascii="Calibri" w:hAnsi="Calibri"/>
        </w:rPr>
        <w:t xml:space="preserve">, </w:t>
      </w:r>
      <w:r w:rsidRPr="00D27654">
        <w:rPr>
          <w:rFonts w:ascii="Calibri" w:hAnsi="Calibri"/>
          <w:b/>
          <w:bCs/>
        </w:rPr>
        <w:t>3</w:t>
      </w:r>
      <w:r w:rsidRPr="00D27654">
        <w:rPr>
          <w:rFonts w:ascii="Calibri" w:hAnsi="Calibri"/>
        </w:rPr>
        <w:t>, 2.</w:t>
      </w:r>
    </w:p>
    <w:p w:rsidR="00547A4A" w:rsidRDefault="008A4174" w:rsidP="00547A4A">
      <w:r>
        <w:rPr>
          <w:i/>
        </w:rPr>
        <w:fldChar w:fldCharType="end"/>
      </w:r>
      <w:r w:rsidR="00547A4A" w:rsidRPr="00547A4A">
        <w:t xml:space="preserve"> </w:t>
      </w:r>
      <w:r w:rsidR="00547A4A">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rsidR="00513658" w:rsidRPr="001153EE" w:rsidRDefault="00513658" w:rsidP="00513658">
      <w:r>
        <w:lastRenderedPageBreak/>
        <w:t xml:space="preserve">However, with increasing plant size, the energy expenditure to replace shed leaves and stems, becomes an ever larger proportion of a plant’s total energy budget. While the proportion of </w:t>
      </w:r>
      <w:r w:rsidRPr="00E837AA">
        <w:rPr>
          <w:i/>
        </w:rPr>
        <w:t>surplus energy</w:t>
      </w:r>
      <w: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Pr>
          <w:i/>
        </w:rPr>
        <w:t xml:space="preserve">decrease </w:t>
      </w:r>
      <w: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Pr>
          <w:i/>
        </w:rPr>
        <w:t>surplus energy</w:t>
      </w:r>
      <w:r>
        <w:t xml:space="preserve"> reaches 1 and if a plant’s vegetative size declines, RA exceeds 1. If plants display such growth trajectories, the conventional RA calculation will not accurately depict a plant’s energy allocation decisions. </w:t>
      </w:r>
    </w:p>
    <w:p w:rsidR="00513658" w:rsidRPr="00BF51E3" w:rsidRDefault="00513658" w:rsidP="00513658">
      <w:r>
        <w:t>Yearly leaf replacement</w:t>
      </w:r>
    </w:p>
    <w:p w:rsidR="008A4174" w:rsidRPr="00757124" w:rsidRDefault="008A4174" w:rsidP="004B53F8">
      <w:pPr>
        <w:rPr>
          <w:i/>
        </w:rPr>
      </w:pPr>
    </w:p>
    <w:sectPr w:rsidR="008A4174"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C3A09"/>
    <w:rsid w:val="000D04B0"/>
    <w:rsid w:val="001153EE"/>
    <w:rsid w:val="0017621A"/>
    <w:rsid w:val="0019366B"/>
    <w:rsid w:val="001B2262"/>
    <w:rsid w:val="00250722"/>
    <w:rsid w:val="00253A53"/>
    <w:rsid w:val="002552CA"/>
    <w:rsid w:val="00266B46"/>
    <w:rsid w:val="00341F32"/>
    <w:rsid w:val="00351D46"/>
    <w:rsid w:val="003E06B6"/>
    <w:rsid w:val="00443CD1"/>
    <w:rsid w:val="004B53F8"/>
    <w:rsid w:val="004D3EBD"/>
    <w:rsid w:val="00502BAB"/>
    <w:rsid w:val="00513658"/>
    <w:rsid w:val="005154A4"/>
    <w:rsid w:val="00547A4A"/>
    <w:rsid w:val="0057166D"/>
    <w:rsid w:val="00596552"/>
    <w:rsid w:val="005E0B93"/>
    <w:rsid w:val="005E6C4A"/>
    <w:rsid w:val="00624F81"/>
    <w:rsid w:val="00682BD8"/>
    <w:rsid w:val="006C65C4"/>
    <w:rsid w:val="006C675D"/>
    <w:rsid w:val="0070388E"/>
    <w:rsid w:val="007047BC"/>
    <w:rsid w:val="0071474E"/>
    <w:rsid w:val="00714DB8"/>
    <w:rsid w:val="00757124"/>
    <w:rsid w:val="00785C27"/>
    <w:rsid w:val="00792EAE"/>
    <w:rsid w:val="007A257F"/>
    <w:rsid w:val="007A6B12"/>
    <w:rsid w:val="007B5320"/>
    <w:rsid w:val="007E016E"/>
    <w:rsid w:val="008820E7"/>
    <w:rsid w:val="008A4174"/>
    <w:rsid w:val="0090272C"/>
    <w:rsid w:val="00912F71"/>
    <w:rsid w:val="009263C4"/>
    <w:rsid w:val="00936245"/>
    <w:rsid w:val="00A054A1"/>
    <w:rsid w:val="00A14E06"/>
    <w:rsid w:val="00A340BD"/>
    <w:rsid w:val="00A75447"/>
    <w:rsid w:val="00AB4E1F"/>
    <w:rsid w:val="00AC7281"/>
    <w:rsid w:val="00B26B66"/>
    <w:rsid w:val="00B866E9"/>
    <w:rsid w:val="00BB50BC"/>
    <w:rsid w:val="00BC6580"/>
    <w:rsid w:val="00BD5089"/>
    <w:rsid w:val="00BF51E3"/>
    <w:rsid w:val="00C306E1"/>
    <w:rsid w:val="00C569BB"/>
    <w:rsid w:val="00C86540"/>
    <w:rsid w:val="00C95032"/>
    <w:rsid w:val="00CA18E0"/>
    <w:rsid w:val="00CC215D"/>
    <w:rsid w:val="00CD7DC7"/>
    <w:rsid w:val="00D05870"/>
    <w:rsid w:val="00D27654"/>
    <w:rsid w:val="00D279A7"/>
    <w:rsid w:val="00D456E0"/>
    <w:rsid w:val="00D649DA"/>
    <w:rsid w:val="00D80492"/>
    <w:rsid w:val="00E30D35"/>
    <w:rsid w:val="00E401CD"/>
    <w:rsid w:val="00E42E8B"/>
    <w:rsid w:val="00E837AA"/>
    <w:rsid w:val="00ED6D6E"/>
    <w:rsid w:val="00EF009E"/>
    <w:rsid w:val="00EF05D4"/>
    <w:rsid w:val="00F123A9"/>
    <w:rsid w:val="00F16B6A"/>
    <w:rsid w:val="00F37ECE"/>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7639</Words>
  <Characters>43546</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1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dcterms:created xsi:type="dcterms:W3CDTF">2016-12-15T22:31:00Z</dcterms:created>
  <dcterms:modified xsi:type="dcterms:W3CDTF">2016-12-1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WGnStro"/&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